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F15F2" w:rsidRDefault="008F15F2" w:rsidP="00763178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[Grey box]</w:t>
      </w:r>
      <w:bookmarkStart w:id="0" w:name="_GoBack"/>
      <w:bookmarkEnd w:id="0"/>
    </w:p>
    <w:p w:rsidR="00E76DAA" w:rsidRDefault="002B3C52" w:rsidP="00763178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Project title: Language contact and relatedness in the Hindukush region</w:t>
      </w:r>
    </w:p>
    <w:p w:rsidR="002B3C52" w:rsidRDefault="00CB02E4" w:rsidP="00763178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D</w:t>
      </w:r>
      <w:r w:rsidR="002B3C52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uration: 2015-2020</w:t>
      </w:r>
    </w:p>
    <w:p w:rsidR="002310D5" w:rsidRDefault="002310D5" w:rsidP="00CB02E4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Funder: </w:t>
      </w:r>
      <w:proofErr w:type="spellStart"/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Vetenskapsrådet</w:t>
      </w:r>
      <w:proofErr w:type="spellEnd"/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(the Swedish Research Council)</w:t>
      </w:r>
      <w:r w:rsidR="00CB02E4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,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421-2014-631</w:t>
      </w:r>
    </w:p>
    <w:p w:rsidR="002310D5" w:rsidRDefault="002310D5" w:rsidP="002310D5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Principal investigator</w:t>
      </w:r>
      <w:r w:rsidR="006A5EB9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and project coordinator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: Henrik Liljegren</w:t>
      </w:r>
    </w:p>
    <w:p w:rsidR="002310D5" w:rsidRDefault="002310D5" w:rsidP="002310D5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Host institution: Department of Linguistics, Stockholm University</w:t>
      </w:r>
    </w:p>
    <w:p w:rsidR="008F15F2" w:rsidRDefault="008F15F2" w:rsidP="00D225AD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</w:p>
    <w:p w:rsidR="008F15F2" w:rsidRDefault="008F15F2" w:rsidP="00D225AD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Welcome to Hindu Kush Areal Typology</w:t>
      </w:r>
    </w:p>
    <w:p w:rsidR="00CE04CE" w:rsidRDefault="008F15F2" w:rsidP="006A5EB9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One of the goals of the research project “Language contact and relatedness in the Hindukush region” was to 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produce a </w:t>
      </w:r>
      <w:r w:rsidR="00123D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typological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profile of the languages </w:t>
      </w:r>
      <w:r w:rsidR="00123D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spoken in the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Hindu</w:t>
      </w:r>
      <w:r w:rsidR="00123D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K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ush 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r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egion, a</w:t>
      </w:r>
      <w:r w:rsidR="00123D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mountainous area in 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north-eastern Afghanistan, northern Pakistan and the northern part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s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of 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the </w:t>
      </w:r>
      <w:r w:rsidR="00123D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Indian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-administered territories of</w:t>
      </w:r>
      <w:r w:rsidR="00123D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Jammu &amp; 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Kashmir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and Ladakh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. The region is characterized by </w:t>
      </w:r>
      <w:r w:rsidR="00123D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great 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linguistic diversity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. M</w:t>
      </w:r>
      <w:r w:rsidR="00123D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ore than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50 languages, incl</w:t>
      </w:r>
      <w:r w:rsidR="00123D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uding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Indo-Aryan, Iranian, Nuristani, 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Sino-Tibetan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, Turkic and the isolate </w:t>
      </w:r>
      <w:proofErr w:type="spellStart"/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Burushaski</w:t>
      </w:r>
      <w:proofErr w:type="spellEnd"/>
      <w:r w:rsidR="008D4F95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,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are spoken </w:t>
      </w:r>
      <w:r w:rsidR="00AC57A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here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. </w:t>
      </w:r>
      <w:r w:rsidR="00123D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The region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has served for centuries as a transit zone between different culture spheres and rival empires. Although a gold mine for the study of language contact and areal phenomena, political circumstances have made it </w:t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less accessible and relatively 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unexplored</w:t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, as compared to many other linguistically rich areas</w:t>
      </w:r>
      <w:r w:rsidR="008D4F95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of the world</w:t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.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</w:t>
      </w:r>
      <w:r w:rsidR="00D75C64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We</w:t>
      </w:r>
      <w:r w:rsidR="009D3F7E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believe that c</w:t>
      </w:r>
      <w:r w:rsidR="009D3F7E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onclusions regarding </w:t>
      </w:r>
      <w:r w:rsidR="009D3F7E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lexical and structural </w:t>
      </w:r>
      <w:r w:rsidR="009D3F7E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similarities or differences will be of importance for </w:t>
      </w:r>
      <w:r w:rsidR="00D75C64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a </w:t>
      </w:r>
      <w:r w:rsidR="009D3F7E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more detailed </w:t>
      </w:r>
      <w:r w:rsidR="009D3F7E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language classification and for gaining a clearer understanding of the effects of long-lasting language contact</w:t>
      </w:r>
      <w:r w:rsidR="009D3F7E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, both in </w:t>
      </w:r>
      <w:r w:rsidR="00B638B2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the </w:t>
      </w:r>
      <w:r w:rsidR="009D3F7E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Hindu Kush and in general</w:t>
      </w:r>
      <w:r w:rsidR="009D3F7E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.</w:t>
      </w:r>
      <w:r w:rsidR="00E76DAA" w:rsidRPr="00E76DAA">
        <w:rPr>
          <w:rFonts w:ascii="Helvetica" w:hAnsi="Helvetica" w:cs="Helvetica"/>
          <w:color w:val="333333"/>
          <w:sz w:val="21"/>
          <w:szCs w:val="21"/>
          <w:lang w:val="en-US"/>
        </w:rPr>
        <w:br/>
      </w:r>
      <w:r w:rsidR="00E76DAA" w:rsidRPr="00E76DAA">
        <w:rPr>
          <w:rFonts w:ascii="Helvetica" w:hAnsi="Helvetica" w:cs="Helvetica"/>
          <w:color w:val="333333"/>
          <w:sz w:val="21"/>
          <w:szCs w:val="21"/>
          <w:lang w:val="en-US"/>
        </w:rPr>
        <w:br/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This project </w:t>
      </w:r>
      <w:r w:rsidR="00AC57A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was</w:t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</w:t>
      </w:r>
      <w:r w:rsidR="008D4F95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inspired </w:t>
      </w:r>
      <w:r w:rsidR="00B73D9B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by </w:t>
      </w:r>
      <w:r w:rsidR="008D4F95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and </w:t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guided by</w:t>
      </w:r>
      <w:r w:rsidR="00CB02E4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</w:t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a number of </w:t>
      </w:r>
      <w:r w:rsidR="00CB02E4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previous studies and suggestions put forward </w:t>
      </w:r>
      <w:r w:rsidR="00D225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fldChar w:fldCharType="begin"/>
      </w:r>
      <w:r w:rsidR="00D225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instrText xml:space="preserve"> ADDIN ZOTERO_ITEM CSL_CITATION {"citationID":"qwkr1OSO","properties":{"formattedCitation":"(Toporov 1970; \\uc0\\u200{}del\\uc0\\u8217{}man 1980; 1983; Bashir 1988: 385\\uc0\\u8211{}421; 1996a; 1996b; Bashir 2003; Tikkanen 1999; 2008)","plainCitation":"(Toporov 1970; Èdel’man 1980; 1983; Bashir 1988: 385–421; 1996a; 1996b; Bashir 2003; Tikkanen 1999; 2008)","noteIndex":0},"citationItems":[{"id":24,"uris":["http://zotero.org/users/675969/items/2HQ7VPUH"],"uri":["http://zotero.org/users/675969/items/2HQ7VPUH"],"itemData":{"id":24,"type":"chapter","title":"About the phonological typology of Burushaski","container-title":"Studies in General and Oriental Linguistics Presented to Shiro Hattori on the occasion of his sixtieth birthday","publisher":"TEC Corporation for Language and Educational Research","publisher-place":"Tokyo","page":"632–647","event-place":"Tokyo","author":[{"family":"Toporov","given":"Vladimir Nikolayevich"}],"editor":[{"family":"Jakobson","given":"Roman"},{"family":"Kawamoto","given":"Shigeo"}],"issued":{"date-parts":[["1970"]]}}},{"id":490,"uris":["http://zotero.org/users/675969/items/CK6VARJ6"],"uri":["http://zotero.org/users/675969/items/CK6VARJ6"],"itemData":{"id":490,"type":"article-journal","title":"K substratnomu naslediju central'no-aziatskogo jazykovogo sojuza","container-title":"Voprosy jazykoznanija","page":"21–32","volume":"5","author":[{"family":"Èdel'man","given":"Džoi Iosifovna"}],"issued":{"date-parts":[["1980"]]}}},{"id":222,"uris":["http://zotero.org/users/675969/items/6X5FHR6J"],"uri":["http://zotero.org/users/675969/items/6X5FHR6J"],"itemData":{"id":222,"type":"book","title":"The Dardic and Nuristani languages","publisher":"Nauka Publishing House","publisher-place":"Moscow","event-place":"Moscow","note":"Central Department of Oriental Literature","author":[{"family":"Èdel'man","given":"Džoi Iosifovna"}],"issued":{"date-parts":[["1983"]]}},"suppress-author":true},{"id":488,"uris":["http://zotero.org/users/675969/items/CIP4CZ4E"],"uri":["http://zotero.org/users/675969/items/CIP4CZ4E"],"itemData":{"id":488,"type":"thesis","title":"Topics in Kalasha syntax: An areal and typological perspective","publisher":"University of Michigan","genre":"PhD Dissertation","call-number":"0000","author":[{"family":"Bashir","given":"Elena"}],"issued":{"date-parts":[["1988"]]}},"locator":"385-421"},{"id":245,"uris":["http://zotero.org/users/675969/items/7GAG9B3I"],"uri":["http://zotero.org/users/675969/items/7GAG9B3I"],"itemData":{"id":245,"type":"chapter","title":"Mosaic of tongues: Quotatives and complementizers in Northwest Indo-Aryan, Burushaski, and Balti","container-title":"Studies in Pakistani popular culture","publisher":"Lok Virsa Pub. House and Sang-e-Meel Publications","publisher-place":"Lahore","page":"187-286","source":"Open WorldCat","event-place":"Lahore","ISBN":"978-969-35-0702-7","editor":[{"family":"Hanaway","given":"William L"},{"family":"Heston","given":"Wilma"}],"author":[{"family":"Bashir","given":"Elena"}],"issued":{"date-parts":[["1996"]]}},"suppress-author":true},{"id":858,"uris":["http://zotero.org/users/675969/items/K8JDM4ZB"],"uri":["http://zotero.org/users/675969/items/K8JDM4ZB"],"itemData":{"id":858,"type":"chapter","title":"The areal position of Khowar: South Asian and other affinities","container-title":"Proceedings of the Second International Hindukush Cultural Conference","collection-title":"Hindukush and Karakoram studies","collection-number":"v. 1","publisher":"Oxford University Press","publisher-place":"Karachi","page":"167–179","event-place":"Karachi","ISBN":"0-19-577571-6","note":"00005","author":[{"family":"Bashir","given":"Elena"}],"editor":[{"family":"Bashir","given":"Elena"},{"literal":"Israr-ud-Din"}],"issued":{"date-parts":[["1996"]]}},"suppress-author":true},{"id":1332,"uris":["http://zotero.org/users/675969/items/WK7IZNVJ"],"uri":["http://zotero.org/users/675969/items/WK7IZNVJ"],"itemData":{"id":1332,"type":"chapter","title":"Dardic","container-title":"The Indo-Aryan Languages","publisher":"Routledge","publisher-place":"London","page":"818–894","event-place":"London","ISBN":"0-415-77294-X","author":[{"family":"Bashir","given":"Elena"}],"editor":[{"family":"Cardona","given":"George"},{"family":"Jain","given":"Danesh"}],"issued":{"date-parts":[["2003"]]}}},{"id":1161,"uris":["http://zotero.org/users/675969/items/T4ZZUWWS"],"uri":["http://zotero.org/users/675969/items/T4ZZUWWS"],"itemData":{"id":1161,"type":"chapter","title":"Archaeological-linguistic correlations in the formation of retroflex typologies and correlating areal features in South Asia","container-title":"Archaeology and language IV: Language change and cultural transformation","publisher":"Routledge","publisher-place":"London","page":"138-148","source":"Open WorldCat","event-place":"London","ISBN":"978-0-415-11786-9","call-number":"0000","editor":[{"family":"Blench","given":"Roger"},{"family":"Spriggs","given":"Matthew"}],"author":[{"family":"Tikkanen","given":"Bertil"}],"issued":{"date-parts":[["1999"]]}}},{"id":1080,"uris":["http://zotero.org/users/675969/items/RG7Q5WGI"],"uri":["http://zotero.org/users/675969/items/RG7Q5WGI"],"itemData":{"id":1080,"type":"chapter","title":"Some areal phonological isoglosses in the transit zone between South and Central Asia","container-title":"Proceedings of the third International Hindu Kush Cultural Conference","publisher":"Oxford University Press","publisher-place":"Karachi","page":"250-262","source":"Open WorldCat","event-place":"Karachi","ISBN":"978-0-19-579889-0","call-number":"0000","author":[{"family":"Tikkanen","given":"Bertil"}],"editor":[{"family":"Israr-ud-Din","given":""}],"issued":{"date-parts":[["2008"]]}},"suppress-author":true}],"schema":"https://github.com/citation-style-language/schema/raw/master/csl-citation.json"} </w:instrText>
      </w:r>
      <w:r w:rsidR="00D225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fldChar w:fldCharType="separate"/>
      </w:r>
      <w:r w:rsidR="00D225AD" w:rsidRPr="00D225AD">
        <w:rPr>
          <w:rFonts w:ascii="Helvetica" w:hAnsi="Helvetica" w:cs="Helvetica"/>
          <w:sz w:val="21"/>
          <w:szCs w:val="24"/>
          <w:lang w:val="en-US"/>
        </w:rPr>
        <w:t>(Toporov 1970; Èdel’man 1980; 1983; Bashir 1988: 385–421; 1996a; 1996b; Bashir 2003; Tikkanen 1999; 2008)</w:t>
      </w:r>
      <w:r w:rsidR="00D225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fldChar w:fldCharType="end"/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. At an early stage</w:t>
      </w:r>
      <w:r w:rsidR="00CB02E4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,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</w:t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we 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identified a few linguistic </w:t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properties and domains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as particularly interesting from a</w:t>
      </w:r>
      <w:r w:rsidR="00CB02E4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n </w:t>
      </w:r>
      <w:proofErr w:type="spellStart"/>
      <w:r w:rsidR="00CB02E4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areal</w:t>
      </w:r>
      <w:proofErr w:type="spellEnd"/>
      <w:r w:rsidR="00CB02E4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-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typological perspective</w:t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, such as</w:t>
      </w:r>
      <w:r w:rsidR="00123DAD" w:rsidRPr="00123D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</w:t>
      </w:r>
      <w:r w:rsidR="00123DAD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the presence of retroflex </w:t>
      </w:r>
      <w:r w:rsidR="00D12F9E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sets of sounds</w:t>
      </w:r>
      <w:r w:rsidR="00123DAD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, case </w:t>
      </w:r>
      <w:r w:rsidR="00D12F9E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and agreement </w:t>
      </w:r>
      <w:r w:rsidR="00123DAD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alignment, </w:t>
      </w:r>
      <w:r w:rsidR="00B97453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grammatical gender and animacy, </w:t>
      </w:r>
      <w:r w:rsidR="00123DAD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complex deictic contrasts and the prevalence of </w:t>
      </w:r>
      <w:proofErr w:type="spellStart"/>
      <w:r w:rsidR="00123DAD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vigesimal</w:t>
      </w:r>
      <w:proofErr w:type="spellEnd"/>
      <w:r w:rsidR="00123DAD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numeral systems.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</w:t>
      </w:r>
      <w:r w:rsidR="00123DA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T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hose and </w:t>
      </w:r>
      <w:r w:rsidR="00CB02E4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a range of 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other features </w:t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have been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subject to systematic </w:t>
      </w:r>
      <w:r w:rsidR="00D12F9E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primary data collection and analysis</w:t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. 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Apart from producing a searchable database and feature maps, </w:t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as reflected in this site, and publishing papers summarizing the results, 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the purpose </w:t>
      </w:r>
      <w:r w:rsidR="00D75C64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is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to </w:t>
      </w:r>
      <w:r w:rsidR="00742F3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encourage and 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aid documentation and revitalization efforts in </w:t>
      </w:r>
      <w:r w:rsidR="00E3587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the many 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languages of the region that are l</w:t>
      </w:r>
      <w:r w:rsidR="00D12F9E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ittle</w:t>
      </w:r>
      <w:r w:rsidR="00E76DAA" w:rsidRPr="00E76DAA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documented as well as greatly endangered.</w:t>
      </w:r>
      <w:r w:rsidR="006A5EB9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</w:t>
      </w:r>
    </w:p>
    <w:p w:rsidR="00B73D9B" w:rsidRDefault="00B73D9B" w:rsidP="00B73D9B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lastRenderedPageBreak/>
        <w:t>How to use Hindu Kush Areal Typology</w:t>
      </w:r>
    </w:p>
    <w:p w:rsidR="00B73D9B" w:rsidRDefault="00AC57AC" w:rsidP="00B73D9B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You can </w:t>
      </w:r>
      <w:r w:rsidR="006A5EB9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consult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this site and its database in different ways, depending on your interest. It can be browsed by language, in case you are interested in individual languages and </w:t>
      </w:r>
      <w:r w:rsidR="003F65B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the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features they display</w:t>
      </w:r>
      <w:r w:rsidR="00D12F9E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,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or </w:t>
      </w:r>
      <w:r w:rsidR="00D05AF5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if </w:t>
      </w:r>
      <w:r w:rsidR="002C059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you want to see 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what their basic vocabular</w:t>
      </w:r>
      <w:r w:rsidR="00AB5F25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ies are</w:t>
      </w: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like.</w:t>
      </w:r>
      <w:r w:rsidR="003F65B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To get more of an overview over the region, </w:t>
      </w:r>
      <w:r w:rsidR="00AB5F25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you</w:t>
      </w:r>
      <w:r w:rsidR="003F65B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can browse by feature</w:t>
      </w:r>
      <w:r w:rsidR="00AB5F25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, and</w:t>
      </w:r>
      <w:r w:rsidR="003F65B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see how a number of linguistic </w:t>
      </w:r>
      <w:r w:rsidR="0071436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feature</w:t>
      </w:r>
      <w:r w:rsidR="003F65B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values are distributed </w:t>
      </w:r>
      <w:r w:rsidR="00D05AF5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numerically </w:t>
      </w:r>
      <w:r w:rsidR="003F65B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across the languages</w:t>
      </w:r>
      <w:r w:rsidR="00D05AF5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, or geographically across the region</w:t>
      </w:r>
      <w:r w:rsidR="003F65B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(</w:t>
      </w:r>
      <w:r w:rsidR="00D05AF5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with values </w:t>
      </w:r>
      <w:r w:rsidR="003F65B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plotted on maps).</w:t>
      </w:r>
      <w:r w:rsidR="002C059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It can also be browsed by wordlist, in which case you </w:t>
      </w:r>
      <w:r w:rsidR="00FA329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cho</w:t>
      </w:r>
      <w:r w:rsidR="0071436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o</w:t>
      </w:r>
      <w:r w:rsidR="00FA329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se a particular vocabulary item </w:t>
      </w:r>
      <w:r w:rsidR="00CC457F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to</w:t>
      </w:r>
      <w:r w:rsidR="00FA329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see </w:t>
      </w:r>
      <w:r w:rsidR="00D05AF5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its </w:t>
      </w:r>
      <w:r w:rsidR="00CC457F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phonetic representation in the sample languages (</w:t>
      </w:r>
      <w:r w:rsidR="00FA329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and for some of the items listen to</w:t>
      </w:r>
      <w:r w:rsidR="00CC457F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voice recordings</w:t>
      </w:r>
      <w:r w:rsidR="00D05AF5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of it</w:t>
      </w:r>
      <w:r w:rsidR="00CC457F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)</w:t>
      </w:r>
      <w:r w:rsidR="00FA329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.</w:t>
      </w:r>
      <w:r w:rsidR="00CC457F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</w:t>
      </w:r>
      <w:r w:rsidR="0071436D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In addition, y</w:t>
      </w:r>
      <w:r w:rsidR="00CC457F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ou can download data for offline use.</w:t>
      </w:r>
      <w:r w:rsidR="002C059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</w:t>
      </w:r>
      <w:r w:rsidR="003F65B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 </w:t>
      </w:r>
    </w:p>
    <w:p w:rsidR="0071436D" w:rsidRDefault="0071436D" w:rsidP="00B73D9B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How to cite Hindu Kush Areal Typology</w:t>
      </w:r>
    </w:p>
    <w:p w:rsidR="006A5EB9" w:rsidRDefault="006A5EB9" w:rsidP="00B73D9B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Cite this resource as:</w:t>
      </w:r>
    </w:p>
    <w:p w:rsidR="006A5EB9" w:rsidRDefault="006A5EB9" w:rsidP="00CB5E61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  <w: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Liljegren, Henrik &amp; Forkel, Robert &amp; </w:t>
      </w:r>
      <w:r w:rsidR="008036DC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Knobloch, Nina &amp; Lange, Noa. 2020. Hindu Kush Areal Typology. </w:t>
      </w:r>
      <w:r w:rsidR="00CB5E6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 xml:space="preserve">Jena: Max Planck Institute for the Science of Human History. (Available online at </w:t>
      </w:r>
      <w:hyperlink r:id="rId7" w:history="1">
        <w:r w:rsidR="00CB5E61" w:rsidRPr="00733807">
          <w:rPr>
            <w:rStyle w:val="Hyperlink"/>
            <w:rFonts w:ascii="Helvetica" w:hAnsi="Helvetica" w:cs="Helvetica"/>
            <w:sz w:val="21"/>
            <w:szCs w:val="21"/>
            <w:shd w:val="clear" w:color="auto" w:fill="FFFFFF"/>
            <w:lang w:val="en-US"/>
          </w:rPr>
          <w:t>http://hindukush.clld.org</w:t>
        </w:r>
      </w:hyperlink>
      <w:r w:rsidR="00CB5E61"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  <w:t>, Accessed on 1 December 2020.)</w:t>
      </w:r>
    </w:p>
    <w:p w:rsidR="0071436D" w:rsidRPr="00B73D9B" w:rsidRDefault="0071436D" w:rsidP="00B73D9B">
      <w:pPr>
        <w:rPr>
          <w:rFonts w:ascii="Helvetica" w:hAnsi="Helvetica" w:cs="Helvetica"/>
          <w:color w:val="333333"/>
          <w:sz w:val="21"/>
          <w:szCs w:val="21"/>
          <w:shd w:val="clear" w:color="auto" w:fill="FFFFFF"/>
          <w:lang w:val="en-US"/>
        </w:rPr>
      </w:pPr>
    </w:p>
    <w:p w:rsidR="008D4F95" w:rsidRDefault="008D4F95" w:rsidP="00CE04CE">
      <w:pPr>
        <w:rPr>
          <w:lang w:val="en-US"/>
        </w:rPr>
      </w:pPr>
      <w:r>
        <w:rPr>
          <w:lang w:val="en-US"/>
        </w:rPr>
        <w:t>[</w:t>
      </w:r>
      <w:r w:rsidR="00CE04CE">
        <w:rPr>
          <w:lang w:val="en-US"/>
        </w:rPr>
        <w:t>Pictures</w:t>
      </w:r>
      <w:r>
        <w:rPr>
          <w:lang w:val="en-US"/>
        </w:rPr>
        <w:t xml:space="preserve"> that can be used]</w:t>
      </w:r>
    </w:p>
    <w:p w:rsidR="00CE04CE" w:rsidRDefault="00CE04CE" w:rsidP="00CE04CE">
      <w:pPr>
        <w:rPr>
          <w:lang w:val="en-US"/>
        </w:rPr>
      </w:pPr>
      <w:r>
        <w:rPr>
          <w:lang w:val="en-US"/>
        </w:rPr>
        <w:br/>
        <w:t>DSC_0283</w:t>
      </w:r>
    </w:p>
    <w:p w:rsidR="00CE04CE" w:rsidRPr="00061259" w:rsidRDefault="00061259" w:rsidP="00061259">
      <w:proofErr w:type="spellStart"/>
      <w:r w:rsidRPr="00061259">
        <w:t>Karimabad</w:t>
      </w:r>
      <w:proofErr w:type="spellEnd"/>
      <w:r w:rsidRPr="00061259">
        <w:t>, Gilgit-</w:t>
      </w:r>
      <w:proofErr w:type="spellStart"/>
      <w:r w:rsidRPr="00061259">
        <w:t>Baltistan</w:t>
      </w:r>
      <w:proofErr w:type="spellEnd"/>
      <w:r w:rsidRPr="00061259">
        <w:t>, Pakistan</w:t>
      </w:r>
      <w:r w:rsidR="00666DA9">
        <w:t xml:space="preserve"> (Henrik Liljegren, 2016)</w:t>
      </w:r>
    </w:p>
    <w:p w:rsidR="00CE04CE" w:rsidRPr="00061259" w:rsidRDefault="00CE04CE" w:rsidP="00CE04CE">
      <w:r w:rsidRPr="00061259">
        <w:t>DSC_0285</w:t>
      </w:r>
    </w:p>
    <w:p w:rsidR="00CE04CE" w:rsidRPr="00061259" w:rsidRDefault="00CE04CE" w:rsidP="00061259">
      <w:proofErr w:type="spellStart"/>
      <w:r w:rsidRPr="00061259">
        <w:t>Karimabad</w:t>
      </w:r>
      <w:proofErr w:type="spellEnd"/>
      <w:r w:rsidRPr="00061259">
        <w:t>, Gilgit</w:t>
      </w:r>
      <w:r w:rsidR="00061259" w:rsidRPr="00061259">
        <w:t>-</w:t>
      </w:r>
      <w:proofErr w:type="spellStart"/>
      <w:r w:rsidRPr="00061259">
        <w:t>Baltistan</w:t>
      </w:r>
      <w:proofErr w:type="spellEnd"/>
      <w:r w:rsidRPr="00061259">
        <w:t>, Pakistan</w:t>
      </w:r>
      <w:r w:rsidR="00666DA9">
        <w:t xml:space="preserve"> (Henrik Liljegren, 2016)</w:t>
      </w:r>
    </w:p>
    <w:p w:rsidR="00CE04CE" w:rsidRPr="00061259" w:rsidRDefault="00CE04CE" w:rsidP="00CE04CE">
      <w:r w:rsidRPr="00061259">
        <w:t>DSC_0198</w:t>
      </w:r>
    </w:p>
    <w:p w:rsidR="00CE04CE" w:rsidRDefault="00CE04CE" w:rsidP="00BE428F">
      <w:r w:rsidRPr="00BE428F">
        <w:t>Srinagar, Jammu &amp; Kashmir, India</w:t>
      </w:r>
      <w:r w:rsidR="00666DA9" w:rsidRPr="00BE428F">
        <w:t xml:space="preserve"> (Henrik Liljegren, 201</w:t>
      </w:r>
      <w:r w:rsidR="00BE428F">
        <w:t>8</w:t>
      </w:r>
      <w:r w:rsidR="00666DA9" w:rsidRPr="00BE428F">
        <w:t>)</w:t>
      </w:r>
    </w:p>
    <w:p w:rsidR="00BE428F" w:rsidRDefault="00BE428F" w:rsidP="00CE04CE">
      <w:r>
        <w:t>DSC_0388b</w:t>
      </w:r>
    </w:p>
    <w:p w:rsidR="00BE428F" w:rsidRPr="00BE428F" w:rsidRDefault="00BE428F" w:rsidP="00CE04CE">
      <w:proofErr w:type="spellStart"/>
      <w:r>
        <w:t>Faizabad</w:t>
      </w:r>
      <w:proofErr w:type="spellEnd"/>
      <w:r>
        <w:t xml:space="preserve">, </w:t>
      </w:r>
      <w:proofErr w:type="spellStart"/>
      <w:r>
        <w:t>Badakhshan</w:t>
      </w:r>
      <w:proofErr w:type="spellEnd"/>
      <w:r>
        <w:t>, Afghanistan (Henrik Liljegren, 2017)</w:t>
      </w:r>
    </w:p>
    <w:sectPr w:rsidR="00BE428F" w:rsidRPr="00BE428F" w:rsidSect="0093081C">
      <w:pgSz w:w="11906" w:h="16838"/>
      <w:pgMar w:top="2438" w:right="1588" w:bottom="2835" w:left="1985" w:header="567" w:footer="397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E7B6D" w:rsidRDefault="00CE7B6D" w:rsidP="00183404">
      <w:pPr>
        <w:spacing w:after="0" w:line="240" w:lineRule="auto"/>
      </w:pPr>
      <w:r>
        <w:separator/>
      </w:r>
    </w:p>
  </w:endnote>
  <w:endnote w:type="continuationSeparator" w:id="0">
    <w:p w:rsidR="00CE7B6D" w:rsidRDefault="00CE7B6D" w:rsidP="001834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E7B6D" w:rsidRDefault="00CE7B6D" w:rsidP="00183404">
      <w:pPr>
        <w:spacing w:after="0" w:line="240" w:lineRule="auto"/>
      </w:pPr>
      <w:r>
        <w:separator/>
      </w:r>
    </w:p>
  </w:footnote>
  <w:footnote w:type="continuationSeparator" w:id="0">
    <w:p w:rsidR="00CE7B6D" w:rsidRDefault="00CE7B6D" w:rsidP="0018340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2"/>
    <w:multiLevelType w:val="singleLevel"/>
    <w:tmpl w:val="79288CF2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1" w15:restartNumberingAfterBreak="0">
    <w:nsid w:val="FFFFFF83"/>
    <w:multiLevelType w:val="singleLevel"/>
    <w:tmpl w:val="33A21E7A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2" w15:restartNumberingAfterBreak="0">
    <w:nsid w:val="FFFFFF88"/>
    <w:multiLevelType w:val="singleLevel"/>
    <w:tmpl w:val="7D26849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3" w15:restartNumberingAfterBreak="0">
    <w:nsid w:val="FFFFFF89"/>
    <w:multiLevelType w:val="singleLevel"/>
    <w:tmpl w:val="F7C619C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4" w15:restartNumberingAfterBreak="0">
    <w:nsid w:val="0209484C"/>
    <w:multiLevelType w:val="multilevel"/>
    <w:tmpl w:val="63926BF0"/>
    <w:styleLink w:val="Listformatnumreradelistor"/>
    <w:lvl w:ilvl="0">
      <w:start w:val="1"/>
      <w:numFmt w:val="decimal"/>
      <w:pStyle w:val="ListNumber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022E5432"/>
    <w:multiLevelType w:val="multilevel"/>
    <w:tmpl w:val="4A2E246E"/>
    <w:numStyleLink w:val="Listformatpunktlistor"/>
  </w:abstractNum>
  <w:abstractNum w:abstractNumId="6" w15:restartNumberingAfterBreak="0">
    <w:nsid w:val="02D54A03"/>
    <w:multiLevelType w:val="multilevel"/>
    <w:tmpl w:val="1DC2DE82"/>
    <w:numStyleLink w:val="SUListor"/>
  </w:abstractNum>
  <w:abstractNum w:abstractNumId="7" w15:restartNumberingAfterBreak="0">
    <w:nsid w:val="034F1B33"/>
    <w:multiLevelType w:val="multilevel"/>
    <w:tmpl w:val="1DC2DE82"/>
    <w:numStyleLink w:val="SUListor"/>
  </w:abstractNum>
  <w:abstractNum w:abstractNumId="8" w15:restartNumberingAfterBreak="0">
    <w:nsid w:val="03950819"/>
    <w:multiLevelType w:val="multilevel"/>
    <w:tmpl w:val="AFF03998"/>
    <w:numStyleLink w:val="Listformatparagraflistor"/>
  </w:abstractNum>
  <w:abstractNum w:abstractNumId="9" w15:restartNumberingAfterBreak="0">
    <w:nsid w:val="0C6362B7"/>
    <w:multiLevelType w:val="multilevel"/>
    <w:tmpl w:val="1DC2DE82"/>
    <w:numStyleLink w:val="SUListor"/>
  </w:abstractNum>
  <w:abstractNum w:abstractNumId="10" w15:restartNumberingAfterBreak="0">
    <w:nsid w:val="16CC35F2"/>
    <w:multiLevelType w:val="multilevel"/>
    <w:tmpl w:val="AFF03998"/>
    <w:styleLink w:val="Listformatparagraflistor"/>
    <w:lvl w:ilvl="0">
      <w:start w:val="1"/>
      <w:numFmt w:val="decimal"/>
      <w:pStyle w:val="Paragraflista"/>
      <w:lvlText w:val="§    %1"/>
      <w:lvlJc w:val="left"/>
      <w:pPr>
        <w:tabs>
          <w:tab w:val="num" w:pos="794"/>
        </w:tabs>
        <w:ind w:left="794" w:hanging="794"/>
      </w:pPr>
      <w:rPr>
        <w:rFonts w:hint="default"/>
        <w:b/>
        <w:i w:val="0"/>
      </w:rPr>
    </w:lvl>
    <w:lvl w:ilvl="1">
      <w:start w:val="1"/>
      <w:numFmt w:val="lowerLetter"/>
      <w:lvlText w:val="%2."/>
      <w:lvlJc w:val="left"/>
      <w:pPr>
        <w:ind w:left="720" w:hanging="360"/>
      </w:pPr>
      <w:rPr>
        <w:rFonts w:hint="default"/>
        <w:color w:val="auto"/>
      </w:rPr>
    </w:lvl>
    <w:lvl w:ilvl="2">
      <w:start w:val="1"/>
      <w:numFmt w:val="lowerRoman"/>
      <w:lvlText w:val="%3."/>
      <w:lvlJc w:val="left"/>
      <w:pPr>
        <w:ind w:left="1080" w:hanging="360"/>
      </w:pPr>
      <w:rPr>
        <w:rFonts w:hint="default"/>
        <w:b w:val="0"/>
        <w:i w:val="0"/>
      </w:rPr>
    </w:lvl>
    <w:lvl w:ilvl="3">
      <w:start w:val="1"/>
      <w:numFmt w:val="decimal"/>
      <w:lvlText w:val="%4.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18257F8A"/>
    <w:multiLevelType w:val="multilevel"/>
    <w:tmpl w:val="4A2E246E"/>
    <w:styleLink w:val="Listformatpunktlistor"/>
    <w:lvl w:ilvl="0">
      <w:start w:val="1"/>
      <w:numFmt w:val="bullet"/>
      <w:pStyle w:val="ListBullet"/>
      <w:lvlText w:val=""/>
      <w:lvlJc w:val="left"/>
      <w:pPr>
        <w:ind w:left="357" w:hanging="357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720" w:hanging="363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1077" w:hanging="357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3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C1D48CE"/>
    <w:multiLevelType w:val="multilevel"/>
    <w:tmpl w:val="63926BF0"/>
    <w:numStyleLink w:val="Listformatnumreradelistor"/>
  </w:abstractNum>
  <w:abstractNum w:abstractNumId="13" w15:restartNumberingAfterBreak="0">
    <w:nsid w:val="432C1E76"/>
    <w:multiLevelType w:val="multilevel"/>
    <w:tmpl w:val="1480C51E"/>
    <w:numStyleLink w:val="Listformatnumreraderubriker"/>
  </w:abstractNum>
  <w:abstractNum w:abstractNumId="14" w15:restartNumberingAfterBreak="0">
    <w:nsid w:val="48A368B5"/>
    <w:multiLevelType w:val="multilevel"/>
    <w:tmpl w:val="1480C51E"/>
    <w:styleLink w:val="Listformatnumreraderubriker"/>
    <w:lvl w:ilvl="0">
      <w:start w:val="1"/>
      <w:numFmt w:val="decimal"/>
      <w:pStyle w:val="Rubrik1numrerad"/>
      <w:suff w:val="space"/>
      <w:lvlText w:val="%1  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Rubrik2numrerad"/>
      <w:suff w:val="space"/>
      <w:lvlText w:val="%1.%2  "/>
      <w:lvlJc w:val="left"/>
      <w:pPr>
        <w:ind w:left="357" w:hanging="357"/>
      </w:pPr>
      <w:rPr>
        <w:rFonts w:hint="default"/>
      </w:rPr>
    </w:lvl>
    <w:lvl w:ilvl="2">
      <w:start w:val="1"/>
      <w:numFmt w:val="decimal"/>
      <w:pStyle w:val="Rubrik3numrerad"/>
      <w:suff w:val="space"/>
      <w:lvlText w:val="%1.%2.%3  "/>
      <w:lvlJc w:val="left"/>
      <w:pPr>
        <w:ind w:left="357" w:hanging="357"/>
      </w:pPr>
      <w:rPr>
        <w:rFonts w:hint="default"/>
      </w:rPr>
    </w:lvl>
    <w:lvl w:ilvl="3">
      <w:start w:val="1"/>
      <w:numFmt w:val="decimal"/>
      <w:pStyle w:val="Rubrik4numrerad"/>
      <w:suff w:val="space"/>
      <w:lvlText w:val="%1.%2.%3.%4  "/>
      <w:lvlJc w:val="left"/>
      <w:pPr>
        <w:ind w:left="357" w:hanging="357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5" w15:restartNumberingAfterBreak="0">
    <w:nsid w:val="62521C75"/>
    <w:multiLevelType w:val="multilevel"/>
    <w:tmpl w:val="1DC2DE82"/>
    <w:styleLink w:val="SUListor"/>
    <w:lvl w:ilvl="0">
      <w:start w:val="1"/>
      <w:numFmt w:val="decimal"/>
      <w:lvlText w:val="%1."/>
      <w:lvlJc w:val="left"/>
      <w:pPr>
        <w:tabs>
          <w:tab w:val="num" w:pos="357"/>
        </w:tabs>
        <w:ind w:left="360" w:hanging="360"/>
      </w:pPr>
      <w:rPr>
        <w:rFonts w:hint="default"/>
      </w:rPr>
    </w:lvl>
    <w:lvl w:ilvl="1">
      <w:start w:val="1"/>
      <w:numFmt w:val="bullet"/>
      <w:lvlText w:val=""/>
      <w:lvlJc w:val="left"/>
      <w:pPr>
        <w:tabs>
          <w:tab w:val="num" w:pos="357"/>
        </w:tabs>
        <w:ind w:left="357" w:hanging="357"/>
      </w:pPr>
      <w:rPr>
        <w:rFonts w:ascii="Symbol" w:hAnsi="Symbol" w:hint="default"/>
        <w:color w:val="auto"/>
      </w:rPr>
    </w:lvl>
    <w:lvl w:ilvl="2">
      <w:start w:val="1"/>
      <w:numFmt w:val="decimal"/>
      <w:lvlRestart w:val="0"/>
      <w:lvlText w:val="§   %3"/>
      <w:lvlJc w:val="left"/>
      <w:pPr>
        <w:tabs>
          <w:tab w:val="num" w:pos="794"/>
        </w:tabs>
        <w:ind w:left="794" w:hanging="794"/>
      </w:pPr>
      <w:rPr>
        <w:rFonts w:hint="default"/>
        <w:b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1797"/>
        </w:tabs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num w:numId="1">
    <w:abstractNumId w:val="15"/>
  </w:num>
  <w:num w:numId="2">
    <w:abstractNumId w:val="9"/>
  </w:num>
  <w:num w:numId="3">
    <w:abstractNumId w:val="2"/>
  </w:num>
  <w:num w:numId="4">
    <w:abstractNumId w:val="3"/>
  </w:num>
  <w:num w:numId="5">
    <w:abstractNumId w:val="6"/>
  </w:num>
  <w:num w:numId="6">
    <w:abstractNumId w:val="7"/>
  </w:num>
  <w:num w:numId="7">
    <w:abstractNumId w:val="15"/>
  </w:num>
  <w:num w:numId="8">
    <w:abstractNumId w:val="15"/>
  </w:num>
  <w:num w:numId="9">
    <w:abstractNumId w:val="15"/>
  </w:num>
  <w:num w:numId="10">
    <w:abstractNumId w:val="15"/>
  </w:num>
  <w:num w:numId="11">
    <w:abstractNumId w:val="4"/>
  </w:num>
  <w:num w:numId="12">
    <w:abstractNumId w:val="14"/>
  </w:num>
  <w:num w:numId="13">
    <w:abstractNumId w:val="10"/>
  </w:num>
  <w:num w:numId="14">
    <w:abstractNumId w:val="11"/>
  </w:num>
  <w:num w:numId="15">
    <w:abstractNumId w:val="12"/>
  </w:num>
  <w:num w:numId="16">
    <w:abstractNumId w:val="8"/>
  </w:num>
  <w:num w:numId="17">
    <w:abstractNumId w:val="5"/>
  </w:num>
  <w:num w:numId="18">
    <w:abstractNumId w:val="13"/>
  </w:num>
  <w:num w:numId="19">
    <w:abstractNumId w:val="13"/>
  </w:num>
  <w:num w:numId="20">
    <w:abstractNumId w:val="13"/>
  </w:num>
  <w:num w:numId="21">
    <w:abstractNumId w:val="13"/>
  </w:num>
  <w:num w:numId="22">
    <w:abstractNumId w:val="4"/>
  </w:num>
  <w:num w:numId="23">
    <w:abstractNumId w:val="14"/>
  </w:num>
  <w:num w:numId="24">
    <w:abstractNumId w:val="10"/>
  </w:num>
  <w:num w:numId="25">
    <w:abstractNumId w:val="11"/>
  </w:num>
  <w:num w:numId="26">
    <w:abstractNumId w:val="12"/>
  </w:num>
  <w:num w:numId="27">
    <w:abstractNumId w:val="8"/>
  </w:num>
  <w:num w:numId="28">
    <w:abstractNumId w:val="5"/>
  </w:num>
  <w:num w:numId="29">
    <w:abstractNumId w:val="13"/>
  </w:num>
  <w:num w:numId="30">
    <w:abstractNumId w:val="13"/>
  </w:num>
  <w:num w:numId="31">
    <w:abstractNumId w:val="13"/>
  </w:num>
  <w:num w:numId="32">
    <w:abstractNumId w:val="13"/>
  </w:num>
  <w:num w:numId="33">
    <w:abstractNumId w:val="4"/>
  </w:num>
  <w:num w:numId="34">
    <w:abstractNumId w:val="14"/>
  </w:num>
  <w:num w:numId="35">
    <w:abstractNumId w:val="10"/>
  </w:num>
  <w:num w:numId="36">
    <w:abstractNumId w:val="11"/>
  </w:num>
  <w:num w:numId="37">
    <w:abstractNumId w:val="12"/>
  </w:num>
  <w:num w:numId="38">
    <w:abstractNumId w:val="8"/>
  </w:num>
  <w:num w:numId="39">
    <w:abstractNumId w:val="5"/>
  </w:num>
  <w:num w:numId="40">
    <w:abstractNumId w:val="13"/>
  </w:num>
  <w:num w:numId="41">
    <w:abstractNumId w:val="13"/>
  </w:num>
  <w:num w:numId="42">
    <w:abstractNumId w:val="13"/>
  </w:num>
  <w:num w:numId="43">
    <w:abstractNumId w:val="13"/>
  </w:num>
  <w:num w:numId="44">
    <w:abstractNumId w:val="1"/>
  </w:num>
  <w:num w:numId="4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7424"/>
    <w:rsid w:val="00030811"/>
    <w:rsid w:val="00061259"/>
    <w:rsid w:val="00123DAD"/>
    <w:rsid w:val="0013570A"/>
    <w:rsid w:val="00143428"/>
    <w:rsid w:val="00183404"/>
    <w:rsid w:val="001A21D5"/>
    <w:rsid w:val="001A72EB"/>
    <w:rsid w:val="002310D5"/>
    <w:rsid w:val="002B3C52"/>
    <w:rsid w:val="002C059C"/>
    <w:rsid w:val="002F5E57"/>
    <w:rsid w:val="00317D35"/>
    <w:rsid w:val="0032599D"/>
    <w:rsid w:val="00327424"/>
    <w:rsid w:val="003334D7"/>
    <w:rsid w:val="003D4D6A"/>
    <w:rsid w:val="003F65BC"/>
    <w:rsid w:val="0041258A"/>
    <w:rsid w:val="00451BA8"/>
    <w:rsid w:val="00460E12"/>
    <w:rsid w:val="004C26F1"/>
    <w:rsid w:val="004C71A8"/>
    <w:rsid w:val="00516BD0"/>
    <w:rsid w:val="00546568"/>
    <w:rsid w:val="005772FF"/>
    <w:rsid w:val="005A1B34"/>
    <w:rsid w:val="00666DA9"/>
    <w:rsid w:val="006876FA"/>
    <w:rsid w:val="006A5EB9"/>
    <w:rsid w:val="006B1685"/>
    <w:rsid w:val="0071436D"/>
    <w:rsid w:val="00742F31"/>
    <w:rsid w:val="00745125"/>
    <w:rsid w:val="00763178"/>
    <w:rsid w:val="007E78CC"/>
    <w:rsid w:val="008036DC"/>
    <w:rsid w:val="0080637D"/>
    <w:rsid w:val="008477C8"/>
    <w:rsid w:val="008B2BBD"/>
    <w:rsid w:val="008D4F95"/>
    <w:rsid w:val="008F15F2"/>
    <w:rsid w:val="0093081C"/>
    <w:rsid w:val="009B7BC6"/>
    <w:rsid w:val="009D3F7E"/>
    <w:rsid w:val="009E408A"/>
    <w:rsid w:val="00A141ED"/>
    <w:rsid w:val="00A735C0"/>
    <w:rsid w:val="00A756A3"/>
    <w:rsid w:val="00AB5F25"/>
    <w:rsid w:val="00AC57AC"/>
    <w:rsid w:val="00B638B2"/>
    <w:rsid w:val="00B73D9B"/>
    <w:rsid w:val="00B97453"/>
    <w:rsid w:val="00BB37FB"/>
    <w:rsid w:val="00BE428F"/>
    <w:rsid w:val="00C10E40"/>
    <w:rsid w:val="00CB02E4"/>
    <w:rsid w:val="00CB5E61"/>
    <w:rsid w:val="00CB6AB4"/>
    <w:rsid w:val="00CC457F"/>
    <w:rsid w:val="00CD0CD1"/>
    <w:rsid w:val="00CD4B38"/>
    <w:rsid w:val="00CE04CE"/>
    <w:rsid w:val="00CE7B6D"/>
    <w:rsid w:val="00CF3875"/>
    <w:rsid w:val="00D05AF5"/>
    <w:rsid w:val="00D12F9E"/>
    <w:rsid w:val="00D225AD"/>
    <w:rsid w:val="00D75C64"/>
    <w:rsid w:val="00E31FB2"/>
    <w:rsid w:val="00E3587C"/>
    <w:rsid w:val="00E36E68"/>
    <w:rsid w:val="00E76DAA"/>
    <w:rsid w:val="00F0035E"/>
    <w:rsid w:val="00F024EF"/>
    <w:rsid w:val="00F0715D"/>
    <w:rsid w:val="00F309F7"/>
    <w:rsid w:val="00F65005"/>
    <w:rsid w:val="00FA329C"/>
    <w:rsid w:val="00FD2E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2E22C6D"/>
  <w15:chartTrackingRefBased/>
  <w15:docId w15:val="{8C61B9E4-70A4-40DE-8637-01C48E944F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60" w:line="260" w:lineRule="atLeast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uiPriority="11" w:qFormat="1"/>
    <w:lsdException w:name="List Number" w:uiPriority="1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2599D"/>
  </w:style>
  <w:style w:type="paragraph" w:styleId="Heading1">
    <w:name w:val="heading 1"/>
    <w:basedOn w:val="Normal"/>
    <w:next w:val="Normal"/>
    <w:link w:val="Heading1Char"/>
    <w:uiPriority w:val="9"/>
    <w:qFormat/>
    <w:rsid w:val="00C10E40"/>
    <w:pPr>
      <w:keepNext/>
      <w:keepLines/>
      <w:spacing w:line="340" w:lineRule="atLeast"/>
      <w:outlineLvl w:val="0"/>
    </w:pPr>
    <w:rPr>
      <w:rFonts w:asciiTheme="majorHAnsi" w:eastAsiaTheme="majorEastAsia" w:hAnsiTheme="majorHAnsi" w:cstheme="majorBidi"/>
      <w:color w:val="262626" w:themeColor="text1" w:themeTint="D9"/>
      <w:sz w:val="30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10E40"/>
    <w:pPr>
      <w:keepNext/>
      <w:keepLines/>
      <w:spacing w:after="140"/>
      <w:outlineLvl w:val="1"/>
    </w:pPr>
    <w:rPr>
      <w:rFonts w:asciiTheme="majorHAnsi" w:eastAsiaTheme="majorEastAsia" w:hAnsiTheme="majorHAnsi" w:cstheme="majorBidi"/>
      <w:b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C10E40"/>
    <w:pPr>
      <w:keepNext/>
      <w:keepLines/>
      <w:spacing w:after="60"/>
      <w:outlineLvl w:val="2"/>
    </w:pPr>
    <w:rPr>
      <w:rFonts w:ascii="Times New Roman" w:eastAsiaTheme="majorEastAsia" w:hAnsi="Times New Roman" w:cstheme="majorBidi"/>
      <w:b/>
      <w:color w:val="262626" w:themeColor="text1" w:themeTint="D9"/>
      <w:szCs w:val="24"/>
    </w:rPr>
  </w:style>
  <w:style w:type="paragraph" w:styleId="Heading4">
    <w:name w:val="heading 4"/>
    <w:basedOn w:val="Normal"/>
    <w:next w:val="Normal"/>
    <w:link w:val="Heading4Char"/>
    <w:uiPriority w:val="9"/>
    <w:qFormat/>
    <w:rsid w:val="00C10E40"/>
    <w:pPr>
      <w:keepNext/>
      <w:keepLines/>
      <w:spacing w:after="60"/>
      <w:outlineLvl w:val="3"/>
    </w:pPr>
    <w:rPr>
      <w:rFonts w:ascii="Times New Roman" w:eastAsiaTheme="majorEastAsia" w:hAnsi="Times New Roman" w:cstheme="majorBidi"/>
      <w:b/>
      <w:i/>
      <w:iCs/>
      <w:color w:val="262626" w:themeColor="text1" w:themeTint="D9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rsid w:val="006876FA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rsid w:val="006876FA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rsid w:val="006876F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rsid w:val="006876FA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rsid w:val="006876FA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10E40"/>
    <w:rPr>
      <w:rFonts w:asciiTheme="majorHAnsi" w:eastAsiaTheme="majorEastAsia" w:hAnsiTheme="majorHAnsi" w:cstheme="majorBidi"/>
      <w:color w:val="262626" w:themeColor="text1" w:themeTint="D9"/>
      <w:sz w:val="30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10E40"/>
    <w:rPr>
      <w:rFonts w:asciiTheme="majorHAnsi" w:eastAsiaTheme="majorEastAsia" w:hAnsiTheme="majorHAnsi" w:cstheme="majorBidi"/>
      <w:b/>
      <w:color w:val="262626" w:themeColor="text1" w:themeTint="D9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C10E40"/>
    <w:rPr>
      <w:rFonts w:ascii="Times New Roman" w:eastAsiaTheme="majorEastAsia" w:hAnsi="Times New Roman" w:cstheme="majorBidi"/>
      <w:b/>
      <w:color w:val="262626" w:themeColor="text1" w:themeTint="D9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10E40"/>
    <w:rPr>
      <w:rFonts w:ascii="Times New Roman" w:eastAsiaTheme="majorEastAsia" w:hAnsi="Times New Roman" w:cstheme="majorBidi"/>
      <w:b/>
      <w:i/>
      <w:iCs/>
      <w:color w:val="262626" w:themeColor="text1" w:themeTint="D9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876FA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876FA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876FA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876FA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876FA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876FA"/>
    <w:pPr>
      <w:spacing w:after="200" w:line="240" w:lineRule="auto"/>
    </w:pPr>
    <w:rPr>
      <w:i/>
      <w:iCs/>
      <w:color w:val="002F5F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semiHidden/>
    <w:qFormat/>
    <w:rsid w:val="006876FA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semiHidden/>
    <w:rsid w:val="006876FA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semiHidden/>
    <w:qFormat/>
    <w:rsid w:val="006876FA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semiHidden/>
    <w:rsid w:val="006876FA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semiHidden/>
    <w:qFormat/>
    <w:rsid w:val="006876FA"/>
    <w:rPr>
      <w:b/>
      <w:bCs/>
      <w:color w:val="auto"/>
    </w:rPr>
  </w:style>
  <w:style w:type="character" w:styleId="Emphasis">
    <w:name w:val="Emphasis"/>
    <w:basedOn w:val="DefaultParagraphFont"/>
    <w:uiPriority w:val="20"/>
    <w:semiHidden/>
    <w:qFormat/>
    <w:rsid w:val="006876FA"/>
    <w:rPr>
      <w:i/>
      <w:iCs/>
      <w:color w:val="auto"/>
    </w:rPr>
  </w:style>
  <w:style w:type="paragraph" w:styleId="NoSpacing">
    <w:name w:val="No Spacing"/>
    <w:uiPriority w:val="1"/>
    <w:qFormat/>
    <w:rsid w:val="006876FA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semiHidden/>
    <w:qFormat/>
    <w:rsid w:val="006876FA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6876FA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6876FA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6876FA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semiHidden/>
    <w:qFormat/>
    <w:rsid w:val="006876FA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semiHidden/>
    <w:qFormat/>
    <w:rsid w:val="006876FA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semiHidden/>
    <w:qFormat/>
    <w:rsid w:val="006876FA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semiHidden/>
    <w:qFormat/>
    <w:rsid w:val="006876FA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semiHidden/>
    <w:qFormat/>
    <w:rsid w:val="006876FA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unhideWhenUsed/>
    <w:qFormat/>
    <w:rsid w:val="00C10E40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6876FA"/>
    <w:pPr>
      <w:tabs>
        <w:tab w:val="left" w:pos="4139"/>
        <w:tab w:val="left" w:pos="6010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76FA"/>
  </w:style>
  <w:style w:type="paragraph" w:styleId="Footer">
    <w:name w:val="footer"/>
    <w:basedOn w:val="Normal"/>
    <w:link w:val="FooterChar"/>
    <w:uiPriority w:val="99"/>
    <w:unhideWhenUsed/>
    <w:rsid w:val="006876FA"/>
    <w:pPr>
      <w:tabs>
        <w:tab w:val="center" w:pos="4536"/>
        <w:tab w:val="right" w:pos="9072"/>
      </w:tabs>
      <w:spacing w:after="0" w:line="240" w:lineRule="auto"/>
    </w:pPr>
    <w:rPr>
      <w:sz w:val="16"/>
    </w:rPr>
  </w:style>
  <w:style w:type="character" w:customStyle="1" w:styleId="FooterChar">
    <w:name w:val="Footer Char"/>
    <w:basedOn w:val="DefaultParagraphFont"/>
    <w:link w:val="Footer"/>
    <w:uiPriority w:val="99"/>
    <w:rsid w:val="006876FA"/>
    <w:rPr>
      <w:sz w:val="16"/>
    </w:rPr>
  </w:style>
  <w:style w:type="numbering" w:customStyle="1" w:styleId="SUListor">
    <w:name w:val="SU Listor"/>
    <w:uiPriority w:val="99"/>
    <w:rsid w:val="006876FA"/>
    <w:pPr>
      <w:numPr>
        <w:numId w:val="1"/>
      </w:numPr>
    </w:pPr>
  </w:style>
  <w:style w:type="paragraph" w:styleId="ListNumber">
    <w:name w:val="List Number"/>
    <w:basedOn w:val="Normal"/>
    <w:uiPriority w:val="11"/>
    <w:qFormat/>
    <w:rsid w:val="00C10E40"/>
    <w:pPr>
      <w:numPr>
        <w:numId w:val="37"/>
      </w:numPr>
      <w:contextualSpacing/>
    </w:pPr>
    <w:rPr>
      <w:rFonts w:eastAsiaTheme="minorEastAsia"/>
    </w:rPr>
  </w:style>
  <w:style w:type="paragraph" w:styleId="ListBullet">
    <w:name w:val="List Bullet"/>
    <w:basedOn w:val="Normal"/>
    <w:uiPriority w:val="11"/>
    <w:qFormat/>
    <w:rsid w:val="00C10E40"/>
    <w:pPr>
      <w:numPr>
        <w:numId w:val="39"/>
      </w:numPr>
      <w:contextualSpacing/>
    </w:pPr>
    <w:rPr>
      <w:rFonts w:eastAsiaTheme="minorEastAsia"/>
    </w:rPr>
  </w:style>
  <w:style w:type="paragraph" w:customStyle="1" w:styleId="Paragraflista">
    <w:name w:val="Paragraflista"/>
    <w:basedOn w:val="Heading2"/>
    <w:next w:val="Paragraftext"/>
    <w:uiPriority w:val="1"/>
    <w:rsid w:val="00C10E40"/>
    <w:pPr>
      <w:numPr>
        <w:numId w:val="38"/>
      </w:numPr>
    </w:pPr>
  </w:style>
  <w:style w:type="table" w:styleId="TableGrid">
    <w:name w:val="Table Grid"/>
    <w:basedOn w:val="TableNormal"/>
    <w:uiPriority w:val="39"/>
    <w:rsid w:val="00CD4B38"/>
    <w:pPr>
      <w:spacing w:after="0"/>
    </w:pPr>
    <w:rPr>
      <w:rFonts w:ascii="Verdana" w:hAnsi="Verdana"/>
      <w:sz w:val="1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blStylePr w:type="firstRow">
      <w:rPr>
        <w:b/>
      </w:rPr>
    </w:tblStylePr>
  </w:style>
  <w:style w:type="table" w:styleId="PlainTable3">
    <w:name w:val="Plain Table 3"/>
    <w:basedOn w:val="TableNormal"/>
    <w:uiPriority w:val="43"/>
    <w:rsid w:val="006876FA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6876FA"/>
    <w:rPr>
      <w:color w:val="808080"/>
    </w:rPr>
  </w:style>
  <w:style w:type="paragraph" w:customStyle="1" w:styleId="Institutionsnamn">
    <w:name w:val="Institutionsnamn"/>
    <w:basedOn w:val="Normal"/>
    <w:uiPriority w:val="17"/>
    <w:semiHidden/>
    <w:rsid w:val="00A735C0"/>
    <w:pPr>
      <w:spacing w:after="20" w:line="240" w:lineRule="auto"/>
    </w:pPr>
    <w:rPr>
      <w:rFonts w:ascii="Georgia" w:eastAsiaTheme="minorEastAsia" w:hAnsi="Georgia"/>
      <w:color w:val="002F5F"/>
      <w:sz w:val="26"/>
    </w:rPr>
  </w:style>
  <w:style w:type="paragraph" w:customStyle="1" w:styleId="Paragraftext">
    <w:name w:val="Paragraftext"/>
    <w:basedOn w:val="Normal"/>
    <w:uiPriority w:val="1"/>
    <w:rsid w:val="00C10E40"/>
    <w:pPr>
      <w:ind w:left="794"/>
    </w:pPr>
    <w:rPr>
      <w:rFonts w:eastAsiaTheme="minorEastAsia"/>
    </w:rPr>
  </w:style>
  <w:style w:type="paragraph" w:styleId="TOC1">
    <w:name w:val="toc 1"/>
    <w:basedOn w:val="Normal"/>
    <w:next w:val="Normal"/>
    <w:autoRedefine/>
    <w:uiPriority w:val="39"/>
    <w:unhideWhenUsed/>
    <w:rsid w:val="00C10E40"/>
    <w:pPr>
      <w:tabs>
        <w:tab w:val="right" w:leader="dot" w:pos="8323"/>
      </w:tabs>
      <w:spacing w:after="40"/>
    </w:pPr>
    <w:rPr>
      <w:rFonts w:ascii="Verdana" w:eastAsiaTheme="minorEastAsia" w:hAnsi="Verdana"/>
      <w:b/>
    </w:rPr>
  </w:style>
  <w:style w:type="paragraph" w:styleId="TOC2">
    <w:name w:val="toc 2"/>
    <w:basedOn w:val="Normal"/>
    <w:next w:val="Normal"/>
    <w:autoRedefine/>
    <w:uiPriority w:val="39"/>
    <w:unhideWhenUsed/>
    <w:rsid w:val="00C10E40"/>
    <w:pPr>
      <w:tabs>
        <w:tab w:val="right" w:leader="dot" w:pos="8323"/>
      </w:tabs>
      <w:spacing w:after="100"/>
    </w:pPr>
    <w:rPr>
      <w:rFonts w:ascii="Verdana" w:eastAsiaTheme="minorEastAsia" w:hAnsi="Verdana"/>
      <w:sz w:val="18"/>
    </w:rPr>
  </w:style>
  <w:style w:type="paragraph" w:styleId="TOC3">
    <w:name w:val="toc 3"/>
    <w:basedOn w:val="Normal"/>
    <w:next w:val="Normal"/>
    <w:autoRedefine/>
    <w:uiPriority w:val="39"/>
    <w:semiHidden/>
    <w:rsid w:val="00C10E40"/>
    <w:pPr>
      <w:spacing w:after="100"/>
      <w:ind w:left="440"/>
    </w:pPr>
    <w:rPr>
      <w:rFonts w:eastAsiaTheme="minorEastAsia"/>
    </w:rPr>
  </w:style>
  <w:style w:type="numbering" w:customStyle="1" w:styleId="Listformatnumreradelistor">
    <w:name w:val="Listformat numrerade listor"/>
    <w:uiPriority w:val="99"/>
    <w:rsid w:val="00C10E40"/>
    <w:pPr>
      <w:numPr>
        <w:numId w:val="11"/>
      </w:numPr>
    </w:pPr>
  </w:style>
  <w:style w:type="numbering" w:customStyle="1" w:styleId="Listformatnumreraderubriker">
    <w:name w:val="Listformat numrerade rubriker"/>
    <w:uiPriority w:val="99"/>
    <w:rsid w:val="00C10E40"/>
    <w:pPr>
      <w:numPr>
        <w:numId w:val="12"/>
      </w:numPr>
    </w:pPr>
  </w:style>
  <w:style w:type="numbering" w:customStyle="1" w:styleId="Listformatparagraflistor">
    <w:name w:val="Listformat paragraflistor"/>
    <w:uiPriority w:val="99"/>
    <w:rsid w:val="00C10E40"/>
    <w:pPr>
      <w:numPr>
        <w:numId w:val="13"/>
      </w:numPr>
    </w:pPr>
  </w:style>
  <w:style w:type="numbering" w:customStyle="1" w:styleId="Listformatpunktlistor">
    <w:name w:val="Listformat punktlistor"/>
    <w:uiPriority w:val="99"/>
    <w:rsid w:val="00C10E40"/>
    <w:pPr>
      <w:numPr>
        <w:numId w:val="14"/>
      </w:numPr>
    </w:pPr>
  </w:style>
  <w:style w:type="paragraph" w:styleId="ListParagraph">
    <w:name w:val="List Paragraph"/>
    <w:basedOn w:val="Normal"/>
    <w:uiPriority w:val="34"/>
    <w:semiHidden/>
    <w:qFormat/>
    <w:rsid w:val="00C10E40"/>
    <w:pPr>
      <w:ind w:left="720"/>
      <w:contextualSpacing/>
    </w:pPr>
    <w:rPr>
      <w:rFonts w:eastAsiaTheme="minorEastAsia"/>
    </w:rPr>
  </w:style>
  <w:style w:type="paragraph" w:customStyle="1" w:styleId="Rubrik1numrerad">
    <w:name w:val="Rubrik 1 numrerad"/>
    <w:basedOn w:val="Heading1"/>
    <w:next w:val="Normal"/>
    <w:uiPriority w:val="10"/>
    <w:qFormat/>
    <w:rsid w:val="00C10E40"/>
    <w:pPr>
      <w:numPr>
        <w:numId w:val="43"/>
      </w:numPr>
    </w:pPr>
  </w:style>
  <w:style w:type="paragraph" w:customStyle="1" w:styleId="Rubrik2numrerad">
    <w:name w:val="Rubrik 2 numrerad"/>
    <w:basedOn w:val="Heading2"/>
    <w:next w:val="Normal"/>
    <w:uiPriority w:val="10"/>
    <w:qFormat/>
    <w:rsid w:val="00C10E40"/>
    <w:pPr>
      <w:numPr>
        <w:ilvl w:val="1"/>
        <w:numId w:val="43"/>
      </w:numPr>
    </w:pPr>
  </w:style>
  <w:style w:type="paragraph" w:customStyle="1" w:styleId="Rubrik3numrerad">
    <w:name w:val="Rubrik 3 numrerad"/>
    <w:basedOn w:val="Heading3"/>
    <w:next w:val="Normal"/>
    <w:uiPriority w:val="10"/>
    <w:qFormat/>
    <w:rsid w:val="00C10E40"/>
    <w:pPr>
      <w:numPr>
        <w:ilvl w:val="2"/>
        <w:numId w:val="43"/>
      </w:numPr>
    </w:pPr>
  </w:style>
  <w:style w:type="paragraph" w:customStyle="1" w:styleId="Rubrik4numrerad">
    <w:name w:val="Rubrik 4 numrerad"/>
    <w:basedOn w:val="Heading4"/>
    <w:next w:val="Normal"/>
    <w:uiPriority w:val="10"/>
    <w:qFormat/>
    <w:rsid w:val="00C10E40"/>
    <w:pPr>
      <w:numPr>
        <w:ilvl w:val="3"/>
        <w:numId w:val="43"/>
      </w:numPr>
    </w:pPr>
  </w:style>
  <w:style w:type="paragraph" w:customStyle="1" w:styleId="Bildtext">
    <w:name w:val="Bildtext"/>
    <w:basedOn w:val="Normal"/>
    <w:next w:val="Normal"/>
    <w:uiPriority w:val="12"/>
    <w:qFormat/>
    <w:rsid w:val="00460E12"/>
    <w:rPr>
      <w:rFonts w:eastAsiaTheme="minorEastAsia"/>
      <w:i/>
      <w:sz w:val="20"/>
    </w:rPr>
  </w:style>
  <w:style w:type="paragraph" w:styleId="ListBullet2">
    <w:name w:val="List Bullet 2"/>
    <w:basedOn w:val="Normal"/>
    <w:uiPriority w:val="99"/>
    <w:semiHidden/>
    <w:unhideWhenUsed/>
    <w:rsid w:val="00CD4B38"/>
    <w:pPr>
      <w:numPr>
        <w:numId w:val="44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CD4B38"/>
    <w:pPr>
      <w:numPr>
        <w:numId w:val="45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225AD"/>
    <w:pPr>
      <w:spacing w:after="0" w:line="240" w:lineRule="atLeast"/>
      <w:ind w:left="720" w:hanging="720"/>
    </w:pPr>
  </w:style>
  <w:style w:type="paragraph" w:styleId="NormalWeb">
    <w:name w:val="Normal (Web)"/>
    <w:basedOn w:val="Normal"/>
    <w:uiPriority w:val="99"/>
    <w:semiHidden/>
    <w:unhideWhenUsed/>
    <w:rsid w:val="006A5EB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6A5EB9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B5E6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7595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76195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hindukush.clld.org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Stockholms Universitet">
      <a:dk1>
        <a:srgbClr val="000000"/>
      </a:dk1>
      <a:lt1>
        <a:srgbClr val="FFFFFF"/>
      </a:lt1>
      <a:dk2>
        <a:srgbClr val="002F5F"/>
      </a:dk2>
      <a:lt2>
        <a:srgbClr val="808080"/>
      </a:lt2>
      <a:accent1>
        <a:srgbClr val="A3A86B"/>
      </a:accent1>
      <a:accent2>
        <a:srgbClr val="ACDEE6"/>
      </a:accent2>
      <a:accent3>
        <a:srgbClr val="9BB2CE"/>
      </a:accent3>
      <a:accent4>
        <a:srgbClr val="D95E00"/>
      </a:accent4>
      <a:accent5>
        <a:srgbClr val="DADCC3"/>
      </a:accent5>
      <a:accent6>
        <a:srgbClr val="FF9B4F"/>
      </a:accent6>
      <a:hlink>
        <a:srgbClr val="0000FF"/>
      </a:hlink>
      <a:folHlink>
        <a:srgbClr val="800080"/>
      </a:folHlink>
    </a:clrScheme>
    <a:fontScheme name="Stockholms Universitet">
      <a:majorFont>
        <a:latin typeface="Verdana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</TotalTime>
  <Pages>2</Pages>
  <Words>1447</Words>
  <Characters>8250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96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nrik Liljegren</dc:creator>
  <cp:keywords/>
  <dc:description/>
  <cp:lastModifiedBy>Henrik Liljegren</cp:lastModifiedBy>
  <cp:revision>15</cp:revision>
  <dcterms:created xsi:type="dcterms:W3CDTF">2020-12-01T11:10:00Z</dcterms:created>
  <dcterms:modified xsi:type="dcterms:W3CDTF">2021-02-10T06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1ZOHyG0N"/&gt;&lt;style id="http://www.zotero.org/styles/unified-style-sheet-for-linguistics" hasBibliography="1" bibliographyStyleHasBeenSet="1"/&gt;&lt;prefs&gt;&lt;pref name="fieldType" value="Field"/&gt;&lt;pref nam</vt:lpwstr>
  </property>
  <property fmtid="{D5CDD505-2E9C-101B-9397-08002B2CF9AE}" pid="3" name="ZOTERO_PREF_2">
    <vt:lpwstr>e="automaticJournalAbbreviations" value="true"/&gt;&lt;/prefs&gt;&lt;/data&gt;</vt:lpwstr>
  </property>
</Properties>
</file>